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4458A40E"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9E63C8">
        <w:t>.</w:t>
      </w:r>
      <w:r w:rsidR="007B18AE">
        <w:t xml:space="preserve"> </w:t>
      </w:r>
      <w:r w:rsidR="009E63C8">
        <w:t xml:space="preserve">Using null hypothesis significance testing </w:t>
      </w:r>
      <w:r w:rsidR="00124B02">
        <w:t xml:space="preserve">simply </w:t>
      </w:r>
      <w:r w:rsidR="009E63C8">
        <w:t>means us</w:t>
      </w:r>
      <w:r w:rsidR="00124B02">
        <w:t>ing</w:t>
      </w:r>
      <w:r w:rsidR="009E63C8">
        <w:t xml:space="preserve"> a rule</w:t>
      </w:r>
      <w:r w:rsidR="007B18AE">
        <w:t xml:space="preserve"> </w:t>
      </w:r>
      <w:r w:rsidR="009E63C8">
        <w:t xml:space="preserve">for when an effect is “big enough” </w:t>
      </w:r>
      <w:r w:rsidR="007B18AE">
        <w:t>that</w:t>
      </w:r>
      <w:r w:rsidR="00FF28F6">
        <w:t xml:space="preserve">, if used correctly (a qualification needed for </w:t>
      </w:r>
      <w:r w:rsidR="00FF28F6" w:rsidRPr="00FF28F6">
        <w:rPr>
          <w:i/>
          <w:iCs/>
        </w:rPr>
        <w:t>any</w:t>
      </w:r>
      <w:r w:rsidR="00FF28F6">
        <w:t xml:space="preserve"> method),</w:t>
      </w:r>
      <w:r w:rsidR="007B18AE">
        <w:t xml:space="preserve"> control</w:t>
      </w:r>
      <w:r w:rsidR="009E63C8">
        <w:t>s</w:t>
      </w:r>
      <w:r w:rsidR="007B18AE">
        <w:t xml:space="preserve"> the false positive rate</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3BB2884E" w:rsidR="000D6276" w:rsidRDefault="0061083B">
      <w:r>
        <w:lastRenderedPageBreak/>
        <w:t xml:space="preserve">Why care about statistics in the first place? </w:t>
      </w:r>
      <w:r w:rsidR="000A3EB2">
        <w:t xml:space="preserve">Students </w:t>
      </w:r>
      <w:r w:rsidR="000D6276">
        <w:t xml:space="preserve">certainly </w:t>
      </w:r>
      <w:r w:rsidR="000A3EB2">
        <w:t>sometimes feel anxious about statistics, don’t feel equipped to succeed at it, and don’t really understand why it’s such a large part 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w:t>
      </w:r>
      <w:r w:rsidR="00127CDA">
        <w:t xml:space="preserve">understand </w:t>
      </w:r>
      <w:r w:rsidR="000D6276">
        <w:t xml:space="preserve">the </w:t>
      </w:r>
      <w:r w:rsidR="00124691">
        <w:t xml:space="preserve">reality that may or may not be driving </w:t>
      </w:r>
      <w:r w:rsidR="000D6276">
        <w:t xml:space="preserve">our own </w:t>
      </w:r>
      <w:r w:rsidR="009047F1">
        <w:t xml:space="preserve">limited </w:t>
      </w:r>
      <w:r w:rsidR="000432CD">
        <w:t>perception</w:t>
      </w:r>
      <w:r w:rsidR="00F95208">
        <w:t>?</w:t>
      </w:r>
      <w:r w:rsidR="00445DA3">
        <w:t xml:space="preserve"> </w:t>
      </w:r>
      <w:r w:rsidR="009E60E9">
        <w:t>W</w:t>
      </w:r>
      <w:r w:rsidR="000A0CB2">
        <w:t xml:space="preserve">e </w:t>
      </w:r>
      <w:r w:rsidR="009E60E9">
        <w:t xml:space="preserve">certainly should have the </w:t>
      </w:r>
      <w:r w:rsidR="000A0CB2">
        <w:t>motiva</w:t>
      </w:r>
      <w:r w:rsidR="009E60E9">
        <w:t>tion to do so</w:t>
      </w:r>
      <w:r w:rsidR="000A0CB2">
        <w:t xml:space="preserve">, simply by </w:t>
      </w:r>
      <w:r w:rsidR="009E60E9">
        <w:t xml:space="preserve">all </w:t>
      </w:r>
      <w:r w:rsidR="000A0CB2">
        <w:t xml:space="preserve">our experiences of “bumping into” </w:t>
      </w:r>
      <w:r w:rsidR="008A23E9">
        <w:t xml:space="preserve">a </w:t>
      </w:r>
      <w:r w:rsidR="000A0CB2">
        <w:t xml:space="preserve">reality that we evidently </w:t>
      </w:r>
      <w:r w:rsidR="00BE3626">
        <w:t>do</w:t>
      </w:r>
      <w:r w:rsidR="008A23E9">
        <w:t>n</w:t>
      </w:r>
      <w:r w:rsidR="000A0CB2">
        <w:t xml:space="preserve">’t </w:t>
      </w:r>
      <w:r w:rsidR="008A23E9">
        <w:t xml:space="preserve">fully anticipate </w:t>
      </w:r>
      <w:r w:rsidR="000A0CB2">
        <w:t xml:space="preserve">or understand; and </w:t>
      </w:r>
      <w:r w:rsidR="009E60E9">
        <w:t xml:space="preserve">so </w:t>
      </w:r>
      <w:r w:rsidR="000A0CB2">
        <w:t xml:space="preserve">we </w:t>
      </w:r>
      <w:r w:rsidR="009E60E9">
        <w:t xml:space="preserve">should </w:t>
      </w:r>
      <w:r w:rsidR="000A0CB2">
        <w:t xml:space="preserve">want to - and </w:t>
      </w:r>
      <w:r w:rsidR="009E60E9">
        <w:t xml:space="preserve">need to </w:t>
      </w:r>
      <w:r w:rsidR="000A0CB2">
        <w:t>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39C1600B" w14:textId="6B0565D3" w:rsidR="009E60E9"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716AB1">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9E60E9">
        <w:t>Perhaps we could also be motivated by insights such as Hannah Arendt</w:t>
      </w:r>
      <w:r w:rsidR="00B82936">
        <w:t>’s</w:t>
      </w:r>
      <w:r w:rsidR="009E60E9">
        <w:t>: “</w:t>
      </w:r>
      <w:r w:rsidR="009E60E9" w:rsidRPr="00535988">
        <w:rPr>
          <w:i/>
          <w:iCs/>
        </w:rPr>
        <w:t>The ideal subject of totalitarian rule is not the convinced Nazi or the convinced Communist, but people for whom the distinction between fact and fiction and the distinction between true and false no longer exist.</w:t>
      </w:r>
      <w:r w:rsidR="009E60E9">
        <w:t xml:space="preserve">” Experimental and quantitative methods can be seen as an evolved way of optimizing our standards </w:t>
      </w:r>
      <w:r w:rsidR="004E7592">
        <w:t xml:space="preserve">of thinking </w:t>
      </w:r>
      <w:r w:rsidR="003549B6">
        <w:t xml:space="preserve">in order </w:t>
      </w:r>
      <w:r w:rsidR="009E60E9">
        <w:t>to distinguish between true and false</w:t>
      </w:r>
      <w:r w:rsidR="00ED1C23">
        <w:t>;</w:t>
      </w:r>
      <w:r w:rsidR="009E60E9">
        <w:t xml:space="preserve"> and therefore arguably this scientific approach is connected to an anti-totalitarian political attitude.</w:t>
      </w:r>
    </w:p>
    <w:p w14:paraId="508702DD" w14:textId="77777777" w:rsidR="009E60E9" w:rsidRDefault="009E60E9"/>
    <w:p w14:paraId="750B494A" w14:textId="4A8E4F5A" w:rsidR="003D48E1" w:rsidRDefault="004272B9">
      <w:r>
        <w:t>So let’s allow th</w:t>
      </w:r>
      <w:r w:rsidR="00E90B21">
        <w:t>is</w:t>
      </w:r>
      <w:r>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t>the claim here is that</w:t>
      </w:r>
      <w:r w:rsidR="00904F13">
        <w:t>, in psychology,</w:t>
      </w:r>
      <w:r>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w:t>
      </w:r>
      <w:r w:rsidR="009B641A">
        <w:lastRenderedPageBreak/>
        <w:t xml:space="preserve">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r w:rsidRPr="003F68A2">
        <w:rPr>
          <w:rFonts w:ascii="Courier New" w:hAnsi="Courier New" w:cs="Courier New"/>
          <w:sz w:val="16"/>
          <w:szCs w:val="16"/>
        </w:rPr>
        <w:t>randn</w:t>
      </w:r>
      <w:proofErr w:type="spellEnd"/>
      <w:r w:rsidRPr="003F68A2">
        <w:rPr>
          <w:rFonts w:ascii="Courier New" w:hAnsi="Courier New" w:cs="Courier New"/>
          <w:sz w:val="16"/>
          <w:szCs w:val="16"/>
        </w:rPr>
        <w:t>().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range(</w:t>
      </w: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random.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r w:rsidRPr="003F68A2">
        <w:rPr>
          <w:sz w:val="16"/>
          <w:szCs w:val="16"/>
        </w:rPr>
        <w:t>print(</w:t>
      </w:r>
      <w:proofErr w:type="spellStart"/>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rray</w:t>
      </w:r>
      <w:proofErr w:type="spell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range(</w:t>
      </w: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random.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ppe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sort</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int(</w:t>
      </w:r>
      <w:proofErr w:type="spellStart"/>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rgwhere</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ut conceptually it’s all the same: we want to know how unlikely an observed sample-statistic would be given the hypothesis 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r w:rsidR="00F03BBB">
        <w:rPr>
          <w:rFonts w:cstheme="minorHAnsi"/>
        </w:rPr>
        <w:t>argwhere</w:t>
      </w:r>
      <w:proofErr w:type="spell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rray</w:t>
      </w:r>
      <w:proofErr w:type="spell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range(</w:t>
      </w: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ppend</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r w:rsidRPr="000741FB">
        <w:rPr>
          <w:rFonts w:ascii="Courier New" w:hAnsi="Courier New" w:cs="Courier New"/>
          <w:sz w:val="16"/>
          <w:szCs w:val="16"/>
        </w:rPr>
        <w:t>np.random.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stats.ttes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 xml:space="preserve">Ttest_1sampResult(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r w:rsidRPr="00A5102C">
        <w:t>scipy.stats.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r w:rsidR="00F861A1">
        <w:t>scipy.</w:t>
      </w:r>
      <w:r w:rsidRPr="001607CC">
        <w:t>stats.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e’d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e’d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linregress</w:t>
      </w:r>
      <w:proofErr w:type="spell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sqrt</w:t>
      </w:r>
      <w:proofErr w:type="spell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7B18AE" w:rsidRDefault="00511073" w:rsidP="00845D9F">
      <w:pPr>
        <w:rPr>
          <w:rFonts w:ascii="Courier New" w:hAnsi="Courier New" w:cs="Courier New"/>
          <w:sz w:val="16"/>
          <w:szCs w:val="16"/>
          <w:lang w:val="nl-NL"/>
        </w:rPr>
      </w:pPr>
      <w:r w:rsidRPr="007B18AE">
        <w:rPr>
          <w:rFonts w:ascii="Courier New" w:hAnsi="Courier New" w:cs="Courier New"/>
          <w:sz w:val="16"/>
          <w:szCs w:val="16"/>
          <w:lang w:val="nl-NL"/>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r w:rsidRPr="00845D9F">
        <w:rPr>
          <w:rFonts w:ascii="Courier New" w:hAnsi="Courier New" w:cs="Courier New"/>
          <w:sz w:val="16"/>
          <w:szCs w:val="16"/>
        </w:rPr>
        <w:t>stats.pearsonr</w:t>
      </w:r>
      <w:proofErr w:type="spell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r>
        <w:t>scipy.stats.</w:t>
      </w:r>
      <w:r w:rsidRPr="00D139BA">
        <w:t>pearsonr</w:t>
      </w:r>
      <w:proofErr w:type="spellEnd"/>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r w:rsidRPr="00D563DB">
        <w:rPr>
          <w:rFonts w:ascii="Courier New" w:hAnsi="Courier New" w:cs="Courier New"/>
          <w:sz w:val="16"/>
          <w:szCs w:val="16"/>
        </w:rPr>
        <w:t>np.array</w:t>
      </w:r>
      <w:proofErr w:type="spell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r w:rsidRPr="00D563DB">
        <w:rPr>
          <w:rFonts w:ascii="Courier New" w:hAnsi="Courier New" w:cs="Courier New"/>
          <w:sz w:val="16"/>
          <w:szCs w:val="16"/>
        </w:rPr>
        <w:t>pd.DataFrame</w:t>
      </w:r>
      <w:proofErr w:type="spell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w:t>
      </w: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06E20F6D"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w:t>
      </w:r>
      <w:r w:rsidR="00D101FC">
        <w:rPr>
          <w:rFonts w:cstheme="minorHAnsi"/>
        </w:rPr>
        <w:t>7</w:t>
      </w:r>
      <w:r>
        <w:rPr>
          <w:rFonts w:cstheme="minorHAnsi"/>
        </w:rPr>
        <w:t xml:space="preserve">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r w:rsidR="00221D9A">
        <w:t>scipy.stats.</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r w:rsidRPr="00775EA4">
        <w:rPr>
          <w:rFonts w:ascii="Courier New" w:hAnsi="Courier New" w:cs="Courier New"/>
          <w:sz w:val="16"/>
          <w:szCs w:val="16"/>
        </w:rPr>
        <w:t>stats.linregress</w:t>
      </w:r>
      <w:proofErr w:type="spell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r w:rsidRPr="00276427">
        <w:rPr>
          <w:rFonts w:ascii="Courier New" w:hAnsi="Courier New" w:cs="Courier New"/>
          <w:sz w:val="16"/>
          <w:szCs w:val="16"/>
        </w:rPr>
        <w:t>stats.linregress</w:t>
      </w:r>
      <w:proofErr w:type="spell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1 = np.random.randn(N)</w:t>
      </w:r>
    </w:p>
    <w:p w14:paraId="12F14787"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2 = np.random.randn(N)</w:t>
      </w:r>
    </w:p>
    <w:p w14:paraId="4D51CFB2"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2 = x2 + x1</w:t>
      </w:r>
    </w:p>
    <w:p w14:paraId="5699CEB5"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3 = np.random.randn(N)</w:t>
      </w:r>
    </w:p>
    <w:p w14:paraId="659BD6EF" w14:textId="77777777" w:rsidR="00D7046B" w:rsidRPr="007B18AE" w:rsidRDefault="00D7046B" w:rsidP="00D7046B">
      <w:pPr>
        <w:rPr>
          <w:rFonts w:ascii="Courier New" w:hAnsi="Courier New" w:cs="Courier New"/>
          <w:sz w:val="16"/>
          <w:szCs w:val="16"/>
          <w:lang w:val="nl-NL"/>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r w:rsidRPr="00D7046B">
        <w:rPr>
          <w:rFonts w:ascii="Courier New" w:hAnsi="Courier New" w:cs="Courier New"/>
          <w:sz w:val="16"/>
          <w:szCs w:val="16"/>
        </w:rPr>
        <w:t>np.vstack</w:t>
      </w:r>
      <w:proofErr w:type="spell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r w:rsidRPr="00D7046B">
        <w:rPr>
          <w:rFonts w:ascii="Courier New" w:hAnsi="Courier New" w:cs="Courier New"/>
          <w:sz w:val="16"/>
          <w:szCs w:val="16"/>
        </w:rPr>
        <w:t>np.linalg.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serious statistical 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86429437">
    <w:abstractNumId w:val="1"/>
  </w:num>
  <w:num w:numId="2" w16cid:durableId="1505509617">
    <w:abstractNumId w:val="2"/>
  </w:num>
  <w:num w:numId="3" w16cid:durableId="1216626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kwNKwFAB7E024t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32CD"/>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4691"/>
    <w:rsid w:val="00124B02"/>
    <w:rsid w:val="00126530"/>
    <w:rsid w:val="00126C62"/>
    <w:rsid w:val="00127CDA"/>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9B6"/>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592"/>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D9A"/>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2FDD"/>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4FD0"/>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6AB1"/>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18AE"/>
    <w:rsid w:val="007B2EBF"/>
    <w:rsid w:val="007B2F10"/>
    <w:rsid w:val="007B441B"/>
    <w:rsid w:val="007B4D5C"/>
    <w:rsid w:val="007B63C2"/>
    <w:rsid w:val="007C1FAD"/>
    <w:rsid w:val="007C23A1"/>
    <w:rsid w:val="007C7536"/>
    <w:rsid w:val="007D3034"/>
    <w:rsid w:val="007D469A"/>
    <w:rsid w:val="007D5344"/>
    <w:rsid w:val="007D70F2"/>
    <w:rsid w:val="007D7261"/>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6C0E"/>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05B3"/>
    <w:rsid w:val="00961B08"/>
    <w:rsid w:val="00962069"/>
    <w:rsid w:val="00965F38"/>
    <w:rsid w:val="00971523"/>
    <w:rsid w:val="009752DD"/>
    <w:rsid w:val="0097626B"/>
    <w:rsid w:val="00983757"/>
    <w:rsid w:val="00985279"/>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C65B2"/>
    <w:rsid w:val="009D1103"/>
    <w:rsid w:val="009D3517"/>
    <w:rsid w:val="009D4D5C"/>
    <w:rsid w:val="009D56ED"/>
    <w:rsid w:val="009D5826"/>
    <w:rsid w:val="009D594D"/>
    <w:rsid w:val="009D7AB7"/>
    <w:rsid w:val="009E2DB9"/>
    <w:rsid w:val="009E3104"/>
    <w:rsid w:val="009E364B"/>
    <w:rsid w:val="009E47DE"/>
    <w:rsid w:val="009E60E9"/>
    <w:rsid w:val="009E63C8"/>
    <w:rsid w:val="009F26DC"/>
    <w:rsid w:val="009F4306"/>
    <w:rsid w:val="00A01F73"/>
    <w:rsid w:val="00A101FB"/>
    <w:rsid w:val="00A105BE"/>
    <w:rsid w:val="00A14525"/>
    <w:rsid w:val="00A159BA"/>
    <w:rsid w:val="00A203E7"/>
    <w:rsid w:val="00A2181E"/>
    <w:rsid w:val="00A2627C"/>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3888"/>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2936"/>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626"/>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1FC"/>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1F49"/>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1C23"/>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75F3D"/>
    <w:rsid w:val="00F808FF"/>
    <w:rsid w:val="00F80A0E"/>
    <w:rsid w:val="00F80E85"/>
    <w:rsid w:val="00F8257B"/>
    <w:rsid w:val="00F82C07"/>
    <w:rsid w:val="00F84991"/>
    <w:rsid w:val="00F861A1"/>
    <w:rsid w:val="00F8704B"/>
    <w:rsid w:val="00F87A10"/>
    <w:rsid w:val="00F95208"/>
    <w:rsid w:val="00F97D38"/>
    <w:rsid w:val="00FA1E96"/>
    <w:rsid w:val="00FA32A9"/>
    <w:rsid w:val="00FA3DC5"/>
    <w:rsid w:val="00FA47E6"/>
    <w:rsid w:val="00FA76B6"/>
    <w:rsid w:val="00FA778C"/>
    <w:rsid w:val="00FB1A8D"/>
    <w:rsid w:val="00FC5EEE"/>
    <w:rsid w:val="00FC7B5E"/>
    <w:rsid w:val="00FD1A81"/>
    <w:rsid w:val="00FD2100"/>
    <w:rsid w:val="00FD5F3F"/>
    <w:rsid w:val="00FE17B6"/>
    <w:rsid w:val="00FE3D06"/>
    <w:rsid w:val="00FE7310"/>
    <w:rsid w:val="00FF1F93"/>
    <w:rsid w:val="00FF28F6"/>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4</Pages>
  <Words>12878</Words>
  <Characters>7340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914</cp:revision>
  <cp:lastPrinted>2023-08-18T19:52:00Z</cp:lastPrinted>
  <dcterms:created xsi:type="dcterms:W3CDTF">2020-04-10T07:27:00Z</dcterms:created>
  <dcterms:modified xsi:type="dcterms:W3CDTF">2023-08-18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